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07172C8A" w14:textId="5B2E728C" w:rsidR="00FD012C" w:rsidRPr="006C7758" w:rsidRDefault="00FD012C">
      <w:pPr>
        <w:rPr>
          <w:i/>
          <w:iCs/>
        </w:rPr>
      </w:pPr>
      <w:r w:rsidRPr="006C7758">
        <w:rPr>
          <w:i/>
          <w:iCs/>
        </w:rPr>
        <w:t xml:space="preserve">Economic and agricultural drivers of forest loss around the world. </w:t>
      </w:r>
      <w:r w:rsidR="002D02E5">
        <w:rPr>
          <w:i/>
          <w:iCs/>
        </w:rPr>
        <w:t xml:space="preserve">Commodities driving global deforestation (Hoang &amp; </w:t>
      </w:r>
      <w:proofErr w:type="spellStart"/>
      <w:r w:rsidR="002D02E5">
        <w:rPr>
          <w:i/>
          <w:iCs/>
        </w:rPr>
        <w:t>Kanemoto</w:t>
      </w:r>
      <w:proofErr w:type="spellEnd"/>
      <w:r w:rsidR="002D02E5">
        <w:rPr>
          <w:i/>
          <w:iCs/>
        </w:rPr>
        <w:t xml:space="preserve"> 21</w:t>
      </w:r>
      <w:r w:rsidR="007E4D4B">
        <w:rPr>
          <w:i/>
          <w:iCs/>
        </w:rPr>
        <w:t>, Curtis et al 2018</w:t>
      </w:r>
      <w:r w:rsidR="00E30129">
        <w:rPr>
          <w:i/>
          <w:iCs/>
        </w:rPr>
        <w:t xml:space="preserve">, </w:t>
      </w:r>
      <w:proofErr w:type="spellStart"/>
      <w:r w:rsidR="00E30129">
        <w:rPr>
          <w:i/>
          <w:iCs/>
        </w:rPr>
        <w:t>Pendrill</w:t>
      </w:r>
      <w:proofErr w:type="spellEnd"/>
      <w:r w:rsidR="00E30129">
        <w:rPr>
          <w:i/>
          <w:iCs/>
        </w:rPr>
        <w:t xml:space="preserve"> 2019</w:t>
      </w:r>
      <w:r w:rsidR="002D02E5">
        <w:rPr>
          <w:i/>
          <w:iCs/>
        </w:rPr>
        <w:t xml:space="preserve">). </w:t>
      </w:r>
      <w:r w:rsidRPr="006C7758">
        <w:rPr>
          <w:i/>
          <w:iCs/>
        </w:rPr>
        <w:t xml:space="preserve">Countries still aim for growing economies, especially in developing nations. Economic growth often linked to growth in the agricultural sector and extractive industries in </w:t>
      </w:r>
      <w:proofErr w:type="gramStart"/>
      <w:r w:rsidRPr="006C7758">
        <w:rPr>
          <w:i/>
          <w:iCs/>
        </w:rPr>
        <w:t>low income</w:t>
      </w:r>
      <w:proofErr w:type="gramEnd"/>
      <w:r w:rsidRPr="006C7758">
        <w:rPr>
          <w:i/>
          <w:iCs/>
        </w:rPr>
        <w:t xml:space="preserve"> countries.</w:t>
      </w:r>
      <w:r w:rsidR="00296541">
        <w:rPr>
          <w:i/>
          <w:iCs/>
        </w:rPr>
        <w:t xml:space="preserve"> Forest have always been the core material for economic development (</w:t>
      </w:r>
      <w:r w:rsidR="00DB2B52">
        <w:rPr>
          <w:i/>
          <w:iCs/>
        </w:rPr>
        <w:t>Williams 2003).</w:t>
      </w:r>
      <w:r w:rsidRPr="006C7758">
        <w:rPr>
          <w:i/>
          <w:iCs/>
        </w:rPr>
        <w:t xml:space="preserve"> These policies and growth often come at the expense of forests and other natural areas. Globally, there is evidence of a forest transition (ref?), but in many tropical countries deforestation for economic development is still big problem. </w:t>
      </w:r>
      <w:r w:rsidR="005620D2" w:rsidRPr="006C7758">
        <w:rPr>
          <w:i/>
          <w:iCs/>
        </w:rPr>
        <w:t xml:space="preserve">Sustainable land use, agricultural, and forest protection policies will be needed to reduce forest loss. Understanding the relationships between economic development and the agricultural sector on direct and indirect drivers of forest loss is crucial to develop appropriate policies and identify leverage points. </w:t>
      </w:r>
    </w:p>
    <w:p w14:paraId="16FEF78C" w14:textId="7BCF100A" w:rsidR="0042633E" w:rsidRDefault="00DB2B52">
      <w:r>
        <w:t>Deforestation from human activities is one of the biggest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xml:space="preserve">, and the scale of land use change is such that the global climate is being affected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ref). </w:t>
      </w:r>
      <w:r w:rsidR="000A29B4">
        <w:t>Growth within agricultural sector</w:t>
      </w:r>
      <w:r w:rsidR="0042633E">
        <w:t>s</w:t>
      </w:r>
      <w:r w:rsidR="000A29B4">
        <w:t>, and other natural resource-based industries, is therefore an important tool 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provided the raw materials for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little has changed in recent years;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42633E">
        <w:t xml:space="preserve">Therefore, as developing nations strive for economic development, forests and other natural resources are exploited, often with negative consequences for biodiversity, climate change, local livelihoods, and environmental processes and services (ref). </w:t>
      </w:r>
    </w:p>
    <w:p w14:paraId="6E51D916" w14:textId="2BF7D5FE" w:rsidR="006C7758" w:rsidRPr="006A5CDB"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425E0A">
        <w:instrText xml:space="preserve"> ADDIN ZOTERO_ITEM CSL_CITATION {"citationID":"zTMo4FZs","properties":{"formattedCitation":"(Cropper &amp; Griffiths 1994)","plainCitation":"(Cropper &amp; Griffiths 1994)","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425E0A">
        <w:instrText xml:space="preserve"> ADDIN ZOTERO_ITEM CSL_CITATION {"citationID":"My5BCpJy","properties":{"formattedCitation":"(Mather 1992)","plainCitation":"(Mather 1992)","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xml:space="preserve">. Thus, the </w:t>
      </w:r>
      <w:proofErr w:type="spellStart"/>
      <w:r w:rsidR="008064C8">
        <w:t>EKCd</w:t>
      </w:r>
      <w:proofErr w:type="spellEnd"/>
      <w:r w:rsidR="008064C8">
        <w:t xml:space="preserve"> and the FT curve are correlated yet inverse. Despite rampant deforestation in much of the tropics (ref), global</w:t>
      </w:r>
      <w:r w:rsidR="00F05DBA">
        <w:t xml:space="preserve"> deforestation rates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national forest cover</w:t>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w:t>
      </w:r>
      <w:r w:rsidR="000E2087">
        <w:lastRenderedPageBreak/>
        <w:t xml:space="preserve">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 xml:space="preserve">(Hoang &amp; </w:t>
      </w:r>
      <w:proofErr w:type="spellStart"/>
      <w:r w:rsidR="000E2087" w:rsidRPr="000E2087">
        <w:rPr>
          <w:rFonts w:ascii="Calibri" w:hAnsi="Calibri" w:cs="Calibri"/>
        </w:rPr>
        <w:t>Kanemoto</w:t>
      </w:r>
      <w:proofErr w:type="spellEnd"/>
      <w:r w:rsidR="000E2087" w:rsidRPr="000E2087">
        <w:rPr>
          <w:rFonts w:ascii="Calibri" w:hAnsi="Calibri" w:cs="Calibri"/>
        </w:rPr>
        <w:t xml:space="preserve"> 2021)</w:t>
      </w:r>
      <w:r w:rsidR="000E2087">
        <w:fldChar w:fldCharType="end"/>
      </w:r>
      <w:r w:rsidR="000E2087">
        <w:t>.</w:t>
      </w:r>
      <w:r w:rsidR="004663FA">
        <w:t xml:space="preserve"> </w:t>
      </w:r>
      <w:r w:rsidR="006A5CDB">
        <w:t xml:space="preserve">In addition to meeting the required economic conditions that precede forest transitions, effective governance relating to land use, forest protection, and agriculture is critical to ensur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6A5CDB" w:rsidRPr="006A5CDB">
        <w:t>Understanding the relationships between economic development and the agricultural sector on direct and indirect drivers of forest loss is crucial to develop appropriate policies</w:t>
      </w:r>
      <w:r w:rsidR="006A5CDB">
        <w:t>,</w:t>
      </w:r>
      <w:r w:rsidR="006A5CDB" w:rsidRPr="006A5CDB">
        <w:t xml:space="preserve"> identify leverage points</w:t>
      </w:r>
      <w:r w:rsidR="006A5CDB">
        <w:t>, and support effective governance</w:t>
      </w:r>
      <w:r w:rsidR="006A5CDB" w:rsidRPr="006C7758">
        <w:rPr>
          <w:i/>
          <w:iCs/>
        </w:rPr>
        <w:t>.</w:t>
      </w:r>
    </w:p>
    <w:p w14:paraId="5029C368" w14:textId="78D068D0" w:rsidR="006C7758" w:rsidRDefault="006C7758">
      <w:pPr>
        <w:rPr>
          <w:i/>
          <w:iCs/>
        </w:rPr>
      </w:pPr>
      <w:r w:rsidRPr="006C7758">
        <w:rPr>
          <w:i/>
          <w:iCs/>
        </w:rPr>
        <w:t>SEA and deforestation</w:t>
      </w:r>
    </w:p>
    <w:p w14:paraId="75DB6808" w14:textId="40C45D5A" w:rsidR="006C7758" w:rsidRDefault="006A5CDB" w:rsidP="006C7758">
      <w:r w:rsidRPr="006A5CDB">
        <w:t>Southeast Asia (SEA) is characterised by complex biogeography and extensive tropical forest cover resulting in exceptional biological diversity</w:t>
      </w:r>
      <w:r w:rsidR="00261C3D">
        <w:t>, but has one of the highest deforestation rates in the 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r w:rsidR="006C7758" w:rsidRPr="006C7758">
        <w:t xml:space="preserve">T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r w:rsidR="006C7758" w:rsidRPr="006C7758">
        <w:t xml:space="preserve">. </w:t>
      </w:r>
      <w:r w:rsidR="00261C3D">
        <w:t xml:space="preserve">Despite the pressure on SEA’s forests, some countries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w:t>
      </w:r>
      <w:proofErr w:type="spellStart"/>
      <w:r w:rsidR="009436B4" w:rsidRPr="009436B4">
        <w:rPr>
          <w:rFonts w:ascii="Calibri" w:hAnsi="Calibri" w:cs="Calibri"/>
        </w:rPr>
        <w:t>Youn</w:t>
      </w:r>
      <w:proofErr w:type="spellEnd"/>
      <w:r w:rsidR="009436B4" w:rsidRPr="009436B4">
        <w:rPr>
          <w:rFonts w:ascii="Calibri" w:hAnsi="Calibri" w:cs="Calibri"/>
        </w:rPr>
        <w:t xml:space="preserve">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non-native plantations counting towards net forest gains </w:t>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xml:space="preserve">. Nevertheless, the reduction in the loss of native forests which are inevitably required to reach a forest transition should be celebrated. </w:t>
      </w:r>
    </w:p>
    <w:p w14:paraId="2ED34F5D" w14:textId="0BD6498C" w:rsidR="006A1042" w:rsidRDefault="00894AFB" w:rsidP="006C7758">
      <w:r>
        <w:t xml:space="preserve">In all Asian case studies of successful forest transition, state intervention has played a role </w:t>
      </w:r>
      <w:r>
        <w:fldChar w:fldCharType="begin"/>
      </w:r>
      <w:r>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fldChar w:fldCharType="separate"/>
      </w:r>
      <w:r w:rsidRPr="00894AFB">
        <w:rPr>
          <w:rFonts w:ascii="Calibri" w:hAnsi="Calibri" w:cs="Calibri"/>
        </w:rPr>
        <w:t>(</w:t>
      </w:r>
      <w:proofErr w:type="spellStart"/>
      <w:r w:rsidRPr="00894AFB">
        <w:rPr>
          <w:rFonts w:ascii="Calibri" w:hAnsi="Calibri" w:cs="Calibri"/>
        </w:rPr>
        <w:t>Youn</w:t>
      </w:r>
      <w:proofErr w:type="spellEnd"/>
      <w:r w:rsidRPr="00894AFB">
        <w:rPr>
          <w:rFonts w:ascii="Calibri" w:hAnsi="Calibri" w:cs="Calibri"/>
        </w:rPr>
        <w:t xml:space="preserve"> et al. 2017)</w:t>
      </w:r>
      <w:r>
        <w:fldChar w:fldCharType="end"/>
      </w:r>
      <w:r>
        <w:t>. Government policies and legal frameworks that disincentivise forest clearance and promote sustainable land use are critical factors in facilitating behaviour change at all levels</w:t>
      </w:r>
      <w:r w:rsidR="00010974">
        <w:t>.</w:t>
      </w:r>
      <w:r w:rsidR="006A1042">
        <w:t xml:space="preserve"> Understanding the direct and indirect drivers of forest loss can be challenging as the processes are complex, operate at a variety of scales, and consist of multiple feedback loops and dependencies. Nevertheless, </w:t>
      </w:r>
      <w:r w:rsidR="009252A0">
        <w:t>for</w:t>
      </w:r>
      <w:r w:rsidR="006A1042">
        <w:t xml:space="preserve"> effective government policies to be developed, researchers must strive to disentangle some of the relationships. As commercial agriculture is one of the most important drivers of forest loss around the world, and because it is a fundamental part of developing economies, it is critical to understand the links between economic development and commodity production</w:t>
      </w:r>
      <w:r w:rsidR="0072569A">
        <w:t xml:space="preserve">, as this will reveal important implications for forest loss in developing countries. </w:t>
      </w:r>
    </w:p>
    <w:p w14:paraId="36D030A3" w14:textId="05BD9E11" w:rsidR="009252A0" w:rsidRDefault="009252A0" w:rsidP="006C7758">
      <w:r>
        <w:t xml:space="preserve">Land acquisitions for commercial agriculture have become </w:t>
      </w:r>
      <w:r w:rsidR="006F2802">
        <w:t>widespread in recent years, particularly in developing countries that have large areas of undeveloped land and that are striving for private investment to boost economic develop</w:t>
      </w:r>
      <w:r>
        <w:t xml:space="preserve"> </w:t>
      </w:r>
      <w:r w:rsidR="006F2802">
        <w:fldChar w:fldCharType="begin"/>
      </w:r>
      <w:r w:rsidR="006F2802">
        <w:instrText xml:space="preserve"> ADDIN ZOTERO_ITEM CSL_CITATION {"citationID":"KGbCI1H3","properties":{"formattedCitation":"(Kugelman &amp; Levenstein 2012)","plainCitation":"(Kugelman &amp; Levenstein 2012)","noteIndex":0},"citationItems":[{"id":2931,"uris":["http://zotero.org/users/2170232/items/BMRJ4SSE"],"uri":["http://zotero.org/users/2170232/items/BMRJ4SSE"],"itemData":{"id":2931,"type":"article-journal","abstract":"As we struggle to feed a global population speeding toward 9 billion, we have entered a new phase of the food crisis. Wealthy countries that import much of their food, along with private investors, are racing to buy or lease huge swaths of farmland abroad. This book examines this burgeoning trend in all its complexity, considering the implications for investors, host countries, and the world as a...","container-title":"The global farms race: land grabs, agricultural investment, and the scramble for food security.","language":"English","note":"publisher: Island Press","source":"www.cabdirect.org","title":"The global farms race: land grabs, agricultural investment, and the scramble for food security.","title-short":"The global farms race","URL":"https://www.cabdirect.org/cabdirect/abstract/20123367959","author":[{"family":"Kugelman","given":"M."},{"family":"Levenstein","given":"S. L."}],"accessed":{"date-parts":[["2021",10,24]]},"issued":{"date-parts":[["2012"]]}}}],"schema":"https://github.com/citation-style-language/schema/raw/master/csl-citation.json"} </w:instrText>
      </w:r>
      <w:r w:rsidR="006F2802">
        <w:fldChar w:fldCharType="separate"/>
      </w:r>
      <w:r w:rsidR="006F2802" w:rsidRPr="006F2802">
        <w:rPr>
          <w:rFonts w:ascii="Calibri" w:hAnsi="Calibri" w:cs="Calibri"/>
        </w:rPr>
        <w:t xml:space="preserve">(Kugelman &amp; </w:t>
      </w:r>
      <w:proofErr w:type="spellStart"/>
      <w:r w:rsidR="006F2802" w:rsidRPr="006F2802">
        <w:rPr>
          <w:rFonts w:ascii="Calibri" w:hAnsi="Calibri" w:cs="Calibri"/>
        </w:rPr>
        <w:t>Levenstein</w:t>
      </w:r>
      <w:proofErr w:type="spellEnd"/>
      <w:r w:rsidR="006F2802" w:rsidRPr="006F2802">
        <w:rPr>
          <w:rFonts w:ascii="Calibri" w:hAnsi="Calibri" w:cs="Calibri"/>
        </w:rPr>
        <w:t xml:space="preserve"> 2012)</w:t>
      </w:r>
      <w:r w:rsidR="006F2802">
        <w:fldChar w:fldCharType="end"/>
      </w:r>
      <w:r w:rsidR="006F2802">
        <w:t xml:space="preserve">. </w:t>
      </w:r>
      <w:r w:rsidR="005F7FE3">
        <w:t xml:space="preserve">Such enterprises can improve agricultural productivity, stimulate local economies, and support rural development </w:t>
      </w:r>
      <w:r w:rsidR="005F7FE3">
        <w:fldChar w:fldCharType="begin"/>
      </w:r>
      <w:r w:rsidR="005F7FE3">
        <w:instrText xml:space="preserve"> ADDIN ZOTERO_ITEM CSL_CITATION {"citationID":"XRPc7oiV","properties":{"formattedCitation":"(Deininger &amp; Byerlee 2011)","plainCitation":"(Deininger &amp; Byerlee 2011)","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schema":"https://github.com/citation-style-language/schema/raw/master/csl-citation.json"} </w:instrText>
      </w:r>
      <w:r w:rsidR="005F7FE3">
        <w:fldChar w:fldCharType="separate"/>
      </w:r>
      <w:r w:rsidR="005F7FE3" w:rsidRPr="005F7FE3">
        <w:rPr>
          <w:rFonts w:ascii="Calibri" w:hAnsi="Calibri" w:cs="Calibri"/>
        </w:rPr>
        <w:t xml:space="preserve">(Deininger &amp; </w:t>
      </w:r>
      <w:proofErr w:type="spellStart"/>
      <w:r w:rsidR="005F7FE3" w:rsidRPr="005F7FE3">
        <w:rPr>
          <w:rFonts w:ascii="Calibri" w:hAnsi="Calibri" w:cs="Calibri"/>
        </w:rPr>
        <w:t>Byerlee</w:t>
      </w:r>
      <w:proofErr w:type="spellEnd"/>
      <w:r w:rsidR="005F7FE3" w:rsidRPr="005F7FE3">
        <w:rPr>
          <w:rFonts w:ascii="Calibri" w:hAnsi="Calibri" w:cs="Calibri"/>
        </w:rPr>
        <w:t xml:space="preserve"> 2011)</w:t>
      </w:r>
      <w:r w:rsidR="005F7FE3">
        <w:fldChar w:fldCharType="end"/>
      </w:r>
      <w:r w:rsidR="005F7FE3">
        <w:t>, yet face substantial criticisms for</w:t>
      </w:r>
      <w:r w:rsidR="00B00DDB">
        <w:t xml:space="preserve"> lacking transparent processes,</w:t>
      </w:r>
      <w:r w:rsidR="005F7FE3">
        <w:t xml:space="preserve"> </w:t>
      </w:r>
      <w:r w:rsidR="00B00DDB">
        <w:t xml:space="preserve">abusing local land rights, and negatively affecting local livelihoods and biodiversity </w:t>
      </w:r>
      <w:r w:rsidR="00B00DDB">
        <w:fldChar w:fldCharType="begin"/>
      </w:r>
      <w:r w:rsidR="00B00DDB">
        <w:instrText xml:space="preserve"> ADDIN ZOTERO_ITEM CSL_CITATION {"citationID":"e0xptNtz","properties":{"formattedCitation":"(Deininger &amp; Byerlee 2011; De Schutter 2011; Davis et al. 2015)","plainCitation":"(Deininger &amp; Byerlee 2011; De Schutter 2011; Davis et al. 2015)","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00DDB">
        <w:fldChar w:fldCharType="separate"/>
      </w:r>
      <w:r w:rsidR="00B00DDB" w:rsidRPr="00B00DDB">
        <w:rPr>
          <w:rFonts w:ascii="Calibri" w:hAnsi="Calibri" w:cs="Calibri"/>
        </w:rPr>
        <w:t xml:space="preserve">(Deininger &amp; </w:t>
      </w:r>
      <w:proofErr w:type="spellStart"/>
      <w:r w:rsidR="00B00DDB" w:rsidRPr="00B00DDB">
        <w:rPr>
          <w:rFonts w:ascii="Calibri" w:hAnsi="Calibri" w:cs="Calibri"/>
        </w:rPr>
        <w:t>Byerlee</w:t>
      </w:r>
      <w:proofErr w:type="spellEnd"/>
      <w:r w:rsidR="00B00DDB" w:rsidRPr="00B00DDB">
        <w:rPr>
          <w:rFonts w:ascii="Calibri" w:hAnsi="Calibri" w:cs="Calibri"/>
        </w:rPr>
        <w:t xml:space="preserve"> 2011; De </w:t>
      </w:r>
      <w:proofErr w:type="spellStart"/>
      <w:r w:rsidR="00B00DDB" w:rsidRPr="00B00DDB">
        <w:rPr>
          <w:rFonts w:ascii="Calibri" w:hAnsi="Calibri" w:cs="Calibri"/>
        </w:rPr>
        <w:t>Schutter</w:t>
      </w:r>
      <w:proofErr w:type="spellEnd"/>
      <w:r w:rsidR="00B00DDB" w:rsidRPr="00B00DDB">
        <w:rPr>
          <w:rFonts w:ascii="Calibri" w:hAnsi="Calibri" w:cs="Calibri"/>
        </w:rPr>
        <w:t xml:space="preserve"> 2011; Davis et al. 2015)</w:t>
      </w:r>
      <w:r w:rsidR="00B00DDB">
        <w:fldChar w:fldCharType="end"/>
      </w:r>
      <w:r w:rsidR="00B00DDB">
        <w:t xml:space="preserve">. Cambodia saw an unprecedented </w:t>
      </w:r>
      <w:r w:rsidR="00F63159">
        <w:t>surge</w:t>
      </w:r>
      <w:r w:rsidR="00B00DDB">
        <w:t xml:space="preserve"> </w:t>
      </w:r>
      <w:r w:rsidR="00F63159">
        <w:t>in</w:t>
      </w:r>
      <w:r w:rsidR="00B00DDB">
        <w:t xml:space="preserve"> private land acquisitions</w:t>
      </w:r>
      <w:r w:rsidR="00F63159">
        <w:t xml:space="preserve"> via long-term leases</w:t>
      </w:r>
      <w:r w:rsidR="00B00DDB">
        <w:t xml:space="preserve"> for commercial </w:t>
      </w:r>
      <w:r w:rsidR="00F63159">
        <w:t xml:space="preserve">agriculture, or ‘economic land concessions’ (ELCs), between 2000 and 2012, resulting in over 2 million hectares being leased by 2015 </w:t>
      </w:r>
      <w:r w:rsidR="00F63159">
        <w:fldChar w:fldCharType="begin"/>
      </w:r>
      <w:r w:rsidR="00F63159">
        <w:instrText xml:space="preserve"> ADDIN ZOTERO_ITEM CSL_CITATION {"citationID":"V12fh2e8","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63159">
        <w:fldChar w:fldCharType="separate"/>
      </w:r>
      <w:r w:rsidR="00F63159" w:rsidRPr="00F63159">
        <w:rPr>
          <w:rFonts w:ascii="Calibri" w:hAnsi="Calibri" w:cs="Calibri"/>
        </w:rPr>
        <w:t>(Davis et al. 2015)</w:t>
      </w:r>
      <w:r w:rsidR="00F63159">
        <w:fldChar w:fldCharType="end"/>
      </w:r>
      <w:r w:rsidR="00F63159">
        <w:t xml:space="preserve">. </w:t>
      </w:r>
      <w:r w:rsidR="00F40B07">
        <w:t>Economic land concessions in Cambodia have faced enormous criticism</w:t>
      </w:r>
      <w:r w:rsidR="00892E24">
        <w:t xml:space="preserve"> due to widespread accusations of land rights abuses, corruption in the awarding of contracts, and massive </w:t>
      </w:r>
      <w:r w:rsidR="00892E24">
        <w:lastRenderedPageBreak/>
        <w:t xml:space="preserve">deforestation, even within protected areas </w:t>
      </w:r>
      <w:r w:rsidR="00892E24">
        <w:fldChar w:fldCharType="begin"/>
      </w:r>
      <w:r w:rsidR="00892E24">
        <w:instrText xml:space="preserve"> ADDIN ZOTERO_ITEM CSL_CITATION {"citationID":"FRcGzLVS","properties":{"formattedCitation":"(Vrieze &amp; Kuch 2012; Global Witness 2013; Neef et al. 2013; Davis et al. 2015)","plainCitation":"(Vrieze &amp; Kuch 2012; Global Witness 2013; Neef et al.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892E24">
        <w:fldChar w:fldCharType="separate"/>
      </w:r>
      <w:r w:rsidR="00892E24" w:rsidRPr="00892E24">
        <w:rPr>
          <w:rFonts w:ascii="Calibri" w:hAnsi="Calibri" w:cs="Calibri"/>
        </w:rPr>
        <w:t>(</w:t>
      </w:r>
      <w:proofErr w:type="spellStart"/>
      <w:r w:rsidR="00892E24" w:rsidRPr="00892E24">
        <w:rPr>
          <w:rFonts w:ascii="Calibri" w:hAnsi="Calibri" w:cs="Calibri"/>
        </w:rPr>
        <w:t>Vrieze</w:t>
      </w:r>
      <w:proofErr w:type="spellEnd"/>
      <w:r w:rsidR="00892E24" w:rsidRPr="00892E24">
        <w:rPr>
          <w:rFonts w:ascii="Calibri" w:hAnsi="Calibri" w:cs="Calibri"/>
        </w:rPr>
        <w:t xml:space="preserve"> &amp; </w:t>
      </w:r>
      <w:proofErr w:type="spellStart"/>
      <w:r w:rsidR="00892E24" w:rsidRPr="00892E24">
        <w:rPr>
          <w:rFonts w:ascii="Calibri" w:hAnsi="Calibri" w:cs="Calibri"/>
        </w:rPr>
        <w:t>Kuch</w:t>
      </w:r>
      <w:proofErr w:type="spellEnd"/>
      <w:r w:rsidR="00892E24" w:rsidRPr="00892E24">
        <w:rPr>
          <w:rFonts w:ascii="Calibri" w:hAnsi="Calibri" w:cs="Calibri"/>
        </w:rPr>
        <w:t xml:space="preserve"> 2012; Global Witness 2013; </w:t>
      </w:r>
      <w:proofErr w:type="spellStart"/>
      <w:r w:rsidR="00892E24" w:rsidRPr="00892E24">
        <w:rPr>
          <w:rFonts w:ascii="Calibri" w:hAnsi="Calibri" w:cs="Calibri"/>
        </w:rPr>
        <w:t>Neef</w:t>
      </w:r>
      <w:proofErr w:type="spellEnd"/>
      <w:r w:rsidR="00892E24" w:rsidRPr="00892E24">
        <w:rPr>
          <w:rFonts w:ascii="Calibri" w:hAnsi="Calibri" w:cs="Calibri"/>
        </w:rPr>
        <w:t xml:space="preserve"> et al. 2013; Davis et al. 2015)</w:t>
      </w:r>
      <w:r w:rsidR="00892E24">
        <w:fldChar w:fldCharType="end"/>
      </w:r>
      <w:r w:rsidR="00892E24">
        <w:t xml:space="preserve">.  </w:t>
      </w:r>
      <w:r w:rsidR="00F40B07">
        <w:t xml:space="preserve">  </w:t>
      </w:r>
      <w:r w:rsidR="00B00DDB">
        <w:t xml:space="preserve"> </w:t>
      </w:r>
      <w:r w:rsidR="005F7FE3">
        <w:t xml:space="preserve">   </w:t>
      </w:r>
    </w:p>
    <w:p w14:paraId="483E2408" w14:textId="1A9F8FCF" w:rsidR="00894AFB" w:rsidRPr="00010974" w:rsidRDefault="00010974" w:rsidP="006C7758">
      <w:pPr>
        <w:rPr>
          <w:i/>
          <w:iCs/>
        </w:rPr>
      </w:pPr>
      <w:r w:rsidRPr="00010974">
        <w:rPr>
          <w:i/>
          <w:iCs/>
        </w:rPr>
        <w:t xml:space="preserve">Need to understand complexity and drivers of forest loss. Commercial </w:t>
      </w:r>
      <w:proofErr w:type="spellStart"/>
      <w:r w:rsidRPr="00010974">
        <w:rPr>
          <w:i/>
          <w:iCs/>
        </w:rPr>
        <w:t>agric</w:t>
      </w:r>
      <w:proofErr w:type="spellEnd"/>
      <w:r w:rsidRPr="00010974">
        <w:rPr>
          <w:i/>
          <w:iCs/>
        </w:rPr>
        <w:t xml:space="preserve"> one of the most important drivers, so also important to understand link between economic development and commodity production. ELCs big issue in SEA, and in Cambodia. Background to ELCs in Cambodia</w:t>
      </w:r>
      <w:proofErr w:type="gramStart"/>
      <w:r w:rsidRPr="00010974">
        <w:rPr>
          <w:i/>
          <w:iCs/>
        </w:rPr>
        <w:t xml:space="preserve">. </w:t>
      </w:r>
      <w:r w:rsidR="00894AFB" w:rsidRPr="00010974">
        <w:rPr>
          <w:i/>
          <w:iCs/>
        </w:rPr>
        <w:t xml:space="preserve"> </w:t>
      </w:r>
      <w:proofErr w:type="gramEnd"/>
    </w:p>
    <w:p w14:paraId="7C95C6AD" w14:textId="4D9B0C0A" w:rsidR="006C7758" w:rsidRPr="006C7758" w:rsidRDefault="006C7758">
      <w:r w:rsidRPr="006C7758">
        <w:t xml:space="preserve"> </w:t>
      </w:r>
    </w:p>
    <w:p w14:paraId="6C0023C7" w14:textId="185C8A50" w:rsidR="00FD012C" w:rsidRDefault="005620D2">
      <w:r>
        <w:t>Forest transitions – link to para above. Explanation of older theories plus newer papers. Case studies. To be able to identify which pathway a country is on, or how close to a transition they are, and what needs to be done to get there, we need to break down some of the complexity and understand how economics and agriculture are related to forest loss.</w:t>
      </w:r>
    </w:p>
    <w:p w14:paraId="3132DDC7" w14:textId="0BFAB40F" w:rsidR="005620D2" w:rsidRDefault="005620D2">
      <w:r>
        <w:t>Some other studies that have modelled relationships between macroeconomic, agriculture, and forest loss.</w:t>
      </w:r>
      <w:r w:rsidR="00141381">
        <w:t xml:space="preserve"> Introduce ELCs and their effect on forests – from the wider region. Background to ELCs in Cambodia. Key to understand relationships between macroeconomics and </w:t>
      </w:r>
      <w:proofErr w:type="spellStart"/>
      <w:r w:rsidR="00141381">
        <w:t>agro</w:t>
      </w:r>
      <w:proofErr w:type="spellEnd"/>
      <w:r w:rsidR="00141381">
        <w:t>-industry in Cambodia.</w:t>
      </w:r>
    </w:p>
    <w:p w14:paraId="2BDA47DE" w14:textId="0A53BE6E" w:rsidR="00141381" w:rsidRDefault="00141381">
      <w:r>
        <w:t>In this study…</w:t>
      </w:r>
    </w:p>
    <w:p w14:paraId="5339438C" w14:textId="77777777" w:rsidR="00FD012C" w:rsidRDefault="00FD012C"/>
    <w:p w14:paraId="685089B3" w14:textId="5C696AF6" w:rsidR="000A46B5" w:rsidRPr="007C7AA3" w:rsidRDefault="0064115C">
      <w:r>
        <w:t xml:space="preserve">Forest transitions and pathways </w:t>
      </w:r>
      <w:r w:rsidR="002238D4">
        <w:t>– the theory is useful but has limitations</w:t>
      </w:r>
    </w:p>
    <w:p w14:paraId="71A80A7D" w14:textId="67A26DCA" w:rsidR="000A46B5" w:rsidRDefault="0093383C">
      <w:r w:rsidRPr="0093383C">
        <w:t xml:space="preserve">Mather 2007 – China, India and Vietnam have all undergone forest </w:t>
      </w:r>
      <w:proofErr w:type="gramStart"/>
      <w:r w:rsidRPr="0093383C">
        <w:t>transitions</w:t>
      </w:r>
      <w:proofErr w:type="gramEnd"/>
      <w:r w:rsidRPr="0093383C">
        <w:t xml:space="preserve"> and these have been led largely by the governments</w:t>
      </w:r>
    </w:p>
    <w:p w14:paraId="5D5ACD80" w14:textId="34EE5DBE" w:rsidR="002238D4" w:rsidRPr="0093383C" w:rsidRDefault="002238D4">
      <w:proofErr w:type="spellStart"/>
      <w:r>
        <w:t>Youn</w:t>
      </w:r>
      <w:proofErr w:type="spellEnd"/>
      <w:r>
        <w:t xml:space="preserve"> et al 2017 – forest transitions in 9 Asian countries</w:t>
      </w:r>
    </w:p>
    <w:p w14:paraId="6A1BCBAE" w14:textId="6B27CA88" w:rsidR="000A46B5" w:rsidRPr="00C16DA9" w:rsidRDefault="00C16DA9">
      <w:r w:rsidRPr="00C16DA9">
        <w:t>Grogan et al 2019 – commodity prices driving LUC</w:t>
      </w: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w:t>
      </w:r>
      <w:r w:rsidRPr="001E05DC">
        <w:lastRenderedPageBreak/>
        <w:t xml:space="preserve">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892E24"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77777777" w:rsidR="000A46B5" w:rsidRPr="001E05DC" w:rsidRDefault="00892E24"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77777777" w:rsidR="000A46B5" w:rsidRPr="001E05DC" w:rsidRDefault="00892E24"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0954CD2F" w:rsidR="000A46B5" w:rsidRDefault="00E82045" w:rsidP="000A46B5">
      <w:r>
        <w:t>During the study period 167,477 km</w:t>
      </w:r>
      <w:r w:rsidRPr="00E82045">
        <w:rPr>
          <w:vertAlign w:val="superscript"/>
        </w:rPr>
        <w:t>-2</w:t>
      </w:r>
      <w:r>
        <w:t xml:space="preserve"> of forest was lost which represented nearly 16% of the total forest cover. </w:t>
      </w:r>
      <w:r w:rsidR="00F4635E">
        <w:t>The models for changes in the rate of forest loss as a function of macroeconomic predictors produced n</w:t>
      </w:r>
      <w:r w:rsidR="000A46B5">
        <w:t>o strong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045ECA">
        <w:t>Table S</w:t>
      </w:r>
      <w:r>
        <w:t xml:space="preserve">18). </w:t>
      </w:r>
      <w:bookmarkStart w:id="4"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4"/>
      <w:r>
        <w:t xml:space="preserve">. </w:t>
      </w:r>
      <w:bookmarkStart w:id="5" w:name="_Hlk85436510"/>
      <w:r>
        <w:t xml:space="preserve">The largest overall effect excluding control variables was for changes in agricultural proportion of GDP with no time lag and a one-year time lag </w:t>
      </w:r>
      <w:bookmarkEnd w:id="5"/>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6" w:name="_Hlk85436539"/>
      <w:r>
        <w:t xml:space="preserve">positive relationships between the allocation of new ELCs and increases in the agricultural proportion of GDP and increases in foreign direct investment </w:t>
      </w:r>
      <w:bookmarkEnd w:id="6"/>
      <w:r>
        <w:t xml:space="preserve">(one-year time lag rate ratio = 1.004, </w:t>
      </w:r>
      <w:r w:rsidRPr="005E63DE">
        <w:t xml:space="preserve">Table </w:t>
      </w:r>
      <w:r w:rsidR="004740E7">
        <w:t>2</w:t>
      </w:r>
      <w:r w:rsidRPr="005E63DE">
        <w:t xml:space="preserve">, Figure </w:t>
      </w:r>
      <w:r w:rsidR="004740E7">
        <w:t>5</w:t>
      </w:r>
      <w:r>
        <w:t xml:space="preserve">). These effects suggest ties between both the development of new </w:t>
      </w:r>
      <w:r w:rsidR="004740E7">
        <w:t>ELCs</w:t>
      </w:r>
      <w:r>
        <w:t xml:space="preserve"> and the growth of the agricultural sector, and the injection of foreign wealth into the sector via the purchasing of concessions by international companies. There was also a </w:t>
      </w:r>
      <w:bookmarkStart w:id="7" w:name="_Hlk85436623"/>
      <w:r>
        <w:t xml:space="preserve">positive relationship between new ELC allocation and increases in development flows to the environment sector </w:t>
      </w:r>
      <w:bookmarkEnd w:id="7"/>
      <w:r>
        <w:t xml:space="preserve">(no time lag rate ratio = 1.031). This suggests that in the short-term, investments into the environment sector via development funding (predominantly from international donors) does not reduce the number of new ELC allocations.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The reduction in ELC allocation as</w:t>
      </w:r>
      <w:r w:rsidR="00DD2646">
        <w:t xml:space="preserve"> change in per capita</w:t>
      </w:r>
      <w:r>
        <w:t xml:space="preserve"> GDP increases, over a period of one and two years, potentially suggests that there is a positive economic effect of ELCs. </w:t>
      </w:r>
    </w:p>
    <w:p w14:paraId="303CB01A" w14:textId="16580127" w:rsidR="000A46B5" w:rsidRDefault="000A46B5" w:rsidP="000A46B5">
      <w:bookmarkStart w:id="8" w:name="_Hlk85436768"/>
      <w:r>
        <w:t xml:space="preserve">The largest effect within the commodity set was for the change in market price of rice in the same year as the response </w:t>
      </w:r>
      <w:bookmarkEnd w:id="8"/>
      <w:r>
        <w:t>(no time lag) with a rate ratio of 1.009 (</w:t>
      </w:r>
      <w:r w:rsidRPr="005E63DE">
        <w:t xml:space="preserve">Table </w:t>
      </w:r>
      <w:r w:rsidR="0000260F">
        <w:t>2</w:t>
      </w:r>
      <w:r>
        <w:t xml:space="preserve">). There were </w:t>
      </w:r>
      <w:bookmarkStart w:id="9" w:name="_Hlk85436780"/>
      <w:r>
        <w:t xml:space="preserve">further strong positive relationships between the changes in the market price of rubber </w:t>
      </w:r>
      <w:bookmarkEnd w:id="9"/>
      <w:r>
        <w:t>(no time lag rate ratio = 1.001</w:t>
      </w:r>
      <w:bookmarkStart w:id="10" w:name="_Hlk85436794"/>
      <w:r>
        <w:t xml:space="preserve">), the changes in the non-food production index </w:t>
      </w:r>
      <w:bookmarkEnd w:id="10"/>
      <w:r>
        <w:t xml:space="preserve">(one-year time lag rate ratio = 1.007), </w:t>
      </w:r>
      <w:bookmarkStart w:id="11" w:name="_Hlk85436805"/>
      <w:r>
        <w:t xml:space="preserve">and changes in the market price of sugar </w:t>
      </w:r>
      <w:bookmarkEnd w:id="11"/>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12" w:name="_Hlk85437183"/>
      <w:r>
        <w:t>The 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w:t>
      </w:r>
      <w:bookmarkEnd w:id="12"/>
      <w:r>
        <w:t xml:space="preserve"> </w:t>
      </w:r>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13" w:name="_Hlk85437276"/>
      <w:r>
        <w:t xml:space="preserve">The strongest positive relationship was with changes in the producer price of rubber </w:t>
      </w:r>
      <w:bookmarkEnd w:id="13"/>
      <w:r>
        <w:t>(no time lag rate ratio = 1.035). The effect of positive changes (i.e., net increases) in the price a farmer will get for rubber production can be seen in the predictions of new ELCs (</w:t>
      </w:r>
      <w:r w:rsidRPr="00DF51FB">
        <w:t>Figure 4</w:t>
      </w:r>
      <w:r>
        <w:t xml:space="preserve">). </w:t>
      </w:r>
      <w:bookmarkStart w:id="14" w:name="_Hlk85437378"/>
      <w:r>
        <w:t xml:space="preserve">There were also positive relationships between ELC allocation and changes in the producer price of corn </w:t>
      </w:r>
      <w:bookmarkEnd w:id="14"/>
      <w:r>
        <w:t xml:space="preserve">(one-year time lag rate ratio = 1.011) </w:t>
      </w:r>
      <w:bookmarkStart w:id="15" w:name="_Hlk85437385"/>
      <w:r>
        <w:t xml:space="preserve">and the producer price of rice </w:t>
      </w:r>
      <w:bookmarkEnd w:id="15"/>
      <w:r>
        <w:t xml:space="preserve">(two-year time lag rate ratio = 1.013, </w:t>
      </w:r>
      <w:r w:rsidRPr="00DF51FB">
        <w:t>Figure 4, Table 3</w:t>
      </w:r>
      <w:r>
        <w:t xml:space="preserve">). Corn and rice are less </w:t>
      </w:r>
      <w:r>
        <w:lastRenderedPageBreak/>
        <w:t xml:space="preserve">valuable in terms of absolute producer prices than sugar and rubber, and this may be reflected in the time lag that exists between positive changes in the prices and increases in new ELCs. </w:t>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w:t>
      </w:r>
      <w:bookmarkStart w:id="16" w:name="_Hlk85437578"/>
      <w:r>
        <w:t>Increases in the producer prices of rice and cassava resulted in fewer predicted ELCs in the same year (no time lag rate ratio = 0.976) and two years later (two-year time lag rate ratio = 0.982), respectively</w:t>
      </w:r>
      <w:bookmarkEnd w:id="16"/>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Cassava is not a</w:t>
      </w:r>
      <w:r w:rsidR="00347783">
        <w:t xml:space="preserve"> </w:t>
      </w:r>
      <w:r>
        <w:t xml:space="preserve">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r w:rsidRPr="00C84941">
        <w:rPr>
          <w:b/>
          <w:bCs/>
          <w:sz w:val="20"/>
          <w:szCs w:val="20"/>
        </w:rPr>
        <w:t>Figure 2. Predicted relationship between 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A582FFA">
            <wp:extent cx="5731510" cy="5731510"/>
            <wp:effectExtent l="0" t="0" r="2540" b="254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1"/>
                    <a:stretch>
                      <a:fillRect/>
                    </a:stretch>
                  </pic:blipFill>
                  <pic:spPr bwMode="auto">
                    <a:xfrm>
                      <a:off x="0" y="0"/>
                      <a:ext cx="5731510" cy="5731510"/>
                    </a:xfrm>
                    <a:prstGeom prst="rect">
                      <a:avLst/>
                    </a:prstGeom>
                  </pic:spPr>
                </pic:pic>
              </a:graphicData>
            </a:graphic>
          </wp:inline>
        </w:drawing>
      </w:r>
    </w:p>
    <w:p w14:paraId="39E51B07" w14:textId="6792B36B"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2"/>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w:t>
      </w:r>
      <w:proofErr w:type="gramStart"/>
      <w:r w:rsidRPr="00C84941">
        <w:rPr>
          <w:b/>
          <w:bCs/>
          <w:sz w:val="20"/>
          <w:szCs w:val="20"/>
        </w:rPr>
        <w:t>i.e.</w:t>
      </w:r>
      <w:proofErr w:type="gramEnd"/>
      <w:r w:rsidRPr="00C84941">
        <w:rPr>
          <w:b/>
          <w:bCs/>
          <w:sz w:val="20"/>
          <w:szCs w:val="20"/>
        </w:rPr>
        <w:t xml:space="preserv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producer price for rubber (USD/t) row b: producer price for cassava (USD/t), row c: producer price for corn (USD/t), row d: producer price for sugar (USD/t).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17"/>
      <w:commentRangeStart w:id="18"/>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17"/>
      <w:r>
        <w:rPr>
          <w:rStyle w:val="CommentReference"/>
        </w:rPr>
        <w:commentReference w:id="17"/>
      </w:r>
      <w:commentRangeEnd w:id="18"/>
      <w:r w:rsidR="00C65931">
        <w:rPr>
          <w:rStyle w:val="CommentReference"/>
        </w:rPr>
        <w:commentReference w:id="18"/>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w:t>
      </w:r>
      <w:proofErr w:type="gramStart"/>
      <w:r w:rsidR="00DE2591">
        <w:rPr>
          <w:b/>
          <w:bCs/>
          <w:sz w:val="20"/>
          <w:szCs w:val="20"/>
        </w:rPr>
        <w:t>back-transformed</w:t>
      </w:r>
      <w:proofErr w:type="gramEnd"/>
      <w:r w:rsidR="00DE2591">
        <w:rPr>
          <w:b/>
          <w:bCs/>
          <w:sz w:val="20"/>
          <w:szCs w:val="20"/>
        </w:rPr>
        <w:t xml:space="preserve">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AD3F12" w:rsidRDefault="00AD3F12" w:rsidP="006F2311">
      <w:pPr>
        <w:rPr>
          <w:b/>
          <w:bCs/>
        </w:rPr>
      </w:pPr>
      <w:r w:rsidRPr="00AD3F12">
        <w:rPr>
          <w:b/>
          <w:bCs/>
          <w:i/>
          <w:iCs/>
        </w:rPr>
        <w:t>Direct forest loss</w:t>
      </w:r>
    </w:p>
    <w:p w14:paraId="135FC9CB" w14:textId="4967F73F" w:rsidR="00046338" w:rsidRDefault="006F2311" w:rsidP="006F2311">
      <w:r>
        <w:t xml:space="preserve">There were very few significant effects </w:t>
      </w:r>
      <w:r w:rsidR="00F55680">
        <w:t>from the models</w:t>
      </w:r>
      <w:r>
        <w:t xml:space="preserve">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local levels</w:t>
      </w:r>
      <w:proofErr w:type="gramStart"/>
      <w:r w:rsidR="003205E2">
        <w:t xml:space="preserve">. </w:t>
      </w:r>
      <w:r w:rsidR="00F55680">
        <w:t xml:space="preserve"> </w:t>
      </w:r>
      <w:proofErr w:type="gramEnd"/>
      <w:r w:rsidR="00F55680">
        <w:t xml:space="preserve"> </w:t>
      </w:r>
      <w:r w:rsidR="00046338">
        <w:t xml:space="preserve"> </w:t>
      </w:r>
    </w:p>
    <w:p w14:paraId="3C8E1423" w14:textId="3798BDD3" w:rsidR="00AD3F12" w:rsidRPr="00AD3F12" w:rsidRDefault="00AD3F12" w:rsidP="006F2311">
      <w:pPr>
        <w:rPr>
          <w:b/>
          <w:bCs/>
          <w:i/>
          <w:iCs/>
        </w:rPr>
      </w:pPr>
      <w:r w:rsidRPr="00AD3F12">
        <w:rPr>
          <w:b/>
          <w:bCs/>
          <w:i/>
          <w:iCs/>
        </w:rPr>
        <w:t>New ELCs</w:t>
      </w:r>
    </w:p>
    <w:p w14:paraId="79089BA6" w14:textId="7DE2BC4D"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w:t>
      </w:r>
    </w:p>
    <w:p w14:paraId="2B72F5CE" w14:textId="6340E90C" w:rsidR="0089542A" w:rsidRPr="0089542A" w:rsidRDefault="0089542A" w:rsidP="00801E63">
      <w:pPr>
        <w:rPr>
          <w:i/>
          <w:iCs/>
        </w:rPr>
      </w:pPr>
      <w:r w:rsidRPr="0089542A">
        <w:rPr>
          <w:i/>
          <w:iCs/>
        </w:rPr>
        <w:lastRenderedPageBreak/>
        <w:t xml:space="preserve">Economics </w:t>
      </w:r>
    </w:p>
    <w:p w14:paraId="2DECDAB0" w14:textId="285EC17D"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w:t>
      </w:r>
      <w:proofErr w:type="gramStart"/>
      <w:r w:rsidR="00801E63">
        <w:t>in a given year</w:t>
      </w:r>
      <w:proofErr w:type="gramEnd"/>
      <w:r w:rsidR="00801E63">
        <w:t xml:space="preserve">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w:t>
      </w:r>
      <w:proofErr w:type="gramStart"/>
      <w:r w:rsidR="00801E63">
        <w:t>in a given year</w:t>
      </w:r>
      <w:proofErr w:type="gramEnd"/>
      <w:r w:rsidR="00801E63">
        <w:t xml:space="preserve"> increases by approximately $300 million relative to the previous year, then one year later the number of new ELCs is predicted to be 10. </w:t>
      </w:r>
      <w:r w:rsidR="00B82439">
        <w:t xml:space="preserve">Although our results do not describe causation, </w:t>
      </w:r>
      <w:proofErr w:type="gramStart"/>
      <w:r w:rsidR="00B82439">
        <w:t>it is clear that there</w:t>
      </w:r>
      <w:proofErr w:type="gramEnd"/>
      <w:r w:rsidR="00B82439">
        <w:t xml:space="preserv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Eliste &amp; Zorya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xml:space="preserve">. Therefore, it is likely that the development of industrial-scale commercial agriculture will continu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Curtis et al. 2018; Zaehringer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enterprise. </w:t>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26B7F1B4" w:rsidR="00801E63" w:rsidRDefault="006F2311" w:rsidP="006F2311">
      <w:r>
        <w:t xml:space="preserve">Changes in new ELC allocation can be effectively predicted 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can predict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this reflected in the model; </w:t>
      </w:r>
      <w:r w:rsidR="001D4CBF">
        <w:t xml:space="preserve">if international rubber prices increase by </w:t>
      </w:r>
      <w:r w:rsidR="00FB65AB">
        <w:t xml:space="preserve">$1500/ton, the model predicts an additional </w:t>
      </w:r>
      <w:r w:rsidR="001D4CBF">
        <w:t>2</w:t>
      </w:r>
      <w:r w:rsidR="00FB65AB">
        <w:t>9</w:t>
      </w:r>
      <w:r w:rsidR="001D4CBF">
        <w:t xml:space="preserve"> new ELCs </w:t>
      </w:r>
      <w:r w:rsidR="00FB65AB">
        <w:t>the following year, compared with</w:t>
      </w:r>
      <w:r w:rsidR="001D4CBF">
        <w:t xml:space="preserve"> </w:t>
      </w:r>
      <w:r w:rsidR="00FB65AB">
        <w:t xml:space="preserve">an additional 4 if rubber prices do not change. Likewise, when the producer price of rubber decreases in value, very few new ELCs are predicted in the following year, but when prices increase by for example, $30/ton, in the following year 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eak when there was no time lag, but the effect was stronger when both a one-year and two-year time lag were introduced.</w:t>
      </w:r>
    </w:p>
    <w:p w14:paraId="3553016D" w14:textId="0762C7F5" w:rsidR="00050B93" w:rsidRDefault="00F1302E" w:rsidP="006F2311">
      <w:r>
        <w:lastRenderedPageBreak/>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19"/>
      <w:commentRangeStart w:id="20"/>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19"/>
      <w:r w:rsidR="006F2311">
        <w:rPr>
          <w:rStyle w:val="CommentReference"/>
        </w:rPr>
        <w:commentReference w:id="19"/>
      </w:r>
      <w:commentRangeEnd w:id="20"/>
      <w:r w:rsidR="001E2F1B">
        <w:rPr>
          <w:rStyle w:val="CommentReference"/>
        </w:rPr>
        <w:commentReference w:id="20"/>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035C5AA" w:rsidR="00050B93" w:rsidRPr="00050B93" w:rsidRDefault="00050B93" w:rsidP="006F2311">
      <w:pPr>
        <w:rPr>
          <w:b/>
          <w:bCs/>
          <w:i/>
          <w:iCs/>
        </w:rPr>
      </w:pPr>
      <w:r>
        <w:rPr>
          <w:b/>
          <w:bCs/>
          <w:i/>
          <w:iCs/>
        </w:rPr>
        <w:t xml:space="preserve">Conclusions </w:t>
      </w:r>
    </w:p>
    <w:p w14:paraId="6486437E" w14:textId="03BBAD71" w:rsidR="008E0F3D" w:rsidRDefault="00316ABA" w:rsidP="006F2311">
      <w:r>
        <w:t>Cambodia’s post-war economic recovery has been remarkably swi</w:t>
      </w:r>
      <w:r w:rsidR="00822264">
        <w:t xml:space="preserve">ft, boasting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Economic land concessions have proved a popular 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r w:rsidR="0093383C">
        <w:t>To</w:t>
      </w:r>
      <w:r w:rsidR="00A8102F">
        <w:t xml:space="preserve"> eliminate forest loss, and begin moving towards possible afforestation, Cambodia will need to experience a forest transition. </w:t>
      </w:r>
    </w:p>
    <w:p w14:paraId="793DAE13" w14:textId="292B4BC1" w:rsidR="00050B93" w:rsidRDefault="008E0F3D" w:rsidP="00BF6BF7">
      <w:r>
        <w:t xml:space="preserve">Perhaps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are not decreasing </w:t>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for 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w:t>
      </w:r>
      <w:r>
        <w:lastRenderedPageBreak/>
        <w:t>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76BAAAE4" w14:textId="723AF14C" w:rsidR="005C460B" w:rsidRDefault="005C460B" w:rsidP="000A46B5"/>
    <w:p w14:paraId="06DFD7BB" w14:textId="0ED56656" w:rsidR="00347783" w:rsidRPr="002E4677" w:rsidRDefault="00347783" w:rsidP="000A46B5">
      <w:pPr>
        <w:rPr>
          <w:b/>
          <w:bCs/>
        </w:rPr>
      </w:pPr>
    </w:p>
    <w:sectPr w:rsidR="00347783"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17"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18" w:author="Matthew Nuttall" w:date="2021-10-16T09:41:00Z" w:initials="MN">
    <w:p w14:paraId="010198B6" w14:textId="19F4CE5E" w:rsidR="00C65931" w:rsidRDefault="00C65931">
      <w:pPr>
        <w:pStyle w:val="CommentText"/>
      </w:pPr>
      <w:r>
        <w:rPr>
          <w:rStyle w:val="CommentReference"/>
        </w:rPr>
        <w:annotationRef/>
      </w:r>
      <w:r>
        <w:t xml:space="preserve">This is because the relationships were modelled on the log scale (Poisson models with log link), and these plots are the points and predictions </w:t>
      </w:r>
      <w:proofErr w:type="gramStart"/>
      <w:r>
        <w:t>back-transformed</w:t>
      </w:r>
      <w:proofErr w:type="gramEnd"/>
      <w:r>
        <w:t xml:space="preserve"> onto the original scale. I thought about plotting on the log scale, but they are much more difficult to interpret. I have added an explanation sentence to all three figure captions which will hopefully add clarification for the reader</w:t>
      </w:r>
    </w:p>
  </w:comment>
  <w:comment w:id="19"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20"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10974"/>
    <w:rsid w:val="00046338"/>
    <w:rsid w:val="00050B93"/>
    <w:rsid w:val="000A29B4"/>
    <w:rsid w:val="000A46B5"/>
    <w:rsid w:val="000E2087"/>
    <w:rsid w:val="000E32E5"/>
    <w:rsid w:val="00131C5D"/>
    <w:rsid w:val="00141381"/>
    <w:rsid w:val="001564FE"/>
    <w:rsid w:val="001A6F37"/>
    <w:rsid w:val="001B2E6F"/>
    <w:rsid w:val="001D4CBF"/>
    <w:rsid w:val="001E2F1B"/>
    <w:rsid w:val="002238D4"/>
    <w:rsid w:val="00261C3D"/>
    <w:rsid w:val="00296541"/>
    <w:rsid w:val="002D02E5"/>
    <w:rsid w:val="002E4677"/>
    <w:rsid w:val="00316ABA"/>
    <w:rsid w:val="003205E2"/>
    <w:rsid w:val="00347783"/>
    <w:rsid w:val="0036712C"/>
    <w:rsid w:val="00381FF1"/>
    <w:rsid w:val="003B7206"/>
    <w:rsid w:val="003D5F3C"/>
    <w:rsid w:val="00406839"/>
    <w:rsid w:val="00415058"/>
    <w:rsid w:val="00425E0A"/>
    <w:rsid w:val="0042633E"/>
    <w:rsid w:val="004663FA"/>
    <w:rsid w:val="004740E7"/>
    <w:rsid w:val="004C2131"/>
    <w:rsid w:val="005252BE"/>
    <w:rsid w:val="00537AE8"/>
    <w:rsid w:val="005620D2"/>
    <w:rsid w:val="00562B5B"/>
    <w:rsid w:val="005760C1"/>
    <w:rsid w:val="005C460B"/>
    <w:rsid w:val="005F7FE3"/>
    <w:rsid w:val="0064115C"/>
    <w:rsid w:val="00643D5E"/>
    <w:rsid w:val="00667CED"/>
    <w:rsid w:val="006A1042"/>
    <w:rsid w:val="006A5CDB"/>
    <w:rsid w:val="006C7758"/>
    <w:rsid w:val="006E1ED5"/>
    <w:rsid w:val="006F2311"/>
    <w:rsid w:val="006F2802"/>
    <w:rsid w:val="00721329"/>
    <w:rsid w:val="0072569A"/>
    <w:rsid w:val="007739D7"/>
    <w:rsid w:val="007760EE"/>
    <w:rsid w:val="007C7AA3"/>
    <w:rsid w:val="007D5AEB"/>
    <w:rsid w:val="007D6A50"/>
    <w:rsid w:val="007E4D4B"/>
    <w:rsid w:val="007F1C9B"/>
    <w:rsid w:val="00801E63"/>
    <w:rsid w:val="008064C8"/>
    <w:rsid w:val="00811E4E"/>
    <w:rsid w:val="00822264"/>
    <w:rsid w:val="00892E24"/>
    <w:rsid w:val="00894AFB"/>
    <w:rsid w:val="0089542A"/>
    <w:rsid w:val="008B3DA9"/>
    <w:rsid w:val="008B6ED5"/>
    <w:rsid w:val="008E0F3D"/>
    <w:rsid w:val="009252A0"/>
    <w:rsid w:val="0093383C"/>
    <w:rsid w:val="009436B4"/>
    <w:rsid w:val="00947237"/>
    <w:rsid w:val="009F455B"/>
    <w:rsid w:val="00A11214"/>
    <w:rsid w:val="00A54C9C"/>
    <w:rsid w:val="00A8102F"/>
    <w:rsid w:val="00AD3F12"/>
    <w:rsid w:val="00AD70AA"/>
    <w:rsid w:val="00AF2607"/>
    <w:rsid w:val="00B00DDB"/>
    <w:rsid w:val="00B5750E"/>
    <w:rsid w:val="00B66116"/>
    <w:rsid w:val="00B82439"/>
    <w:rsid w:val="00BF6BF7"/>
    <w:rsid w:val="00C039EE"/>
    <w:rsid w:val="00C16DA9"/>
    <w:rsid w:val="00C3282B"/>
    <w:rsid w:val="00C65931"/>
    <w:rsid w:val="00C831FB"/>
    <w:rsid w:val="00C84941"/>
    <w:rsid w:val="00C95BE8"/>
    <w:rsid w:val="00CC4F5A"/>
    <w:rsid w:val="00CD4BBD"/>
    <w:rsid w:val="00D225BC"/>
    <w:rsid w:val="00D807A0"/>
    <w:rsid w:val="00D90A79"/>
    <w:rsid w:val="00D955C9"/>
    <w:rsid w:val="00DB2B52"/>
    <w:rsid w:val="00DD2646"/>
    <w:rsid w:val="00DE2591"/>
    <w:rsid w:val="00E23AF3"/>
    <w:rsid w:val="00E30129"/>
    <w:rsid w:val="00E64AFA"/>
    <w:rsid w:val="00E82045"/>
    <w:rsid w:val="00F05DBA"/>
    <w:rsid w:val="00F12033"/>
    <w:rsid w:val="00F1302E"/>
    <w:rsid w:val="00F40B07"/>
    <w:rsid w:val="00F4635E"/>
    <w:rsid w:val="00F513EE"/>
    <w:rsid w:val="00F55680"/>
    <w:rsid w:val="00F63159"/>
    <w:rsid w:val="00FB65AB"/>
    <w:rsid w:val="00FC0B89"/>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semiHidden/>
    <w:unhideWhenUsed/>
    <w:rsid w:val="00943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492E-464E-4C20-9140-DF257342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42</TotalTime>
  <Pages>22</Pages>
  <Words>45679</Words>
  <Characters>260371</Characters>
  <Application>Microsoft Office Word</Application>
  <DocSecurity>0</DocSecurity>
  <Lines>2169</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26</cp:revision>
  <dcterms:created xsi:type="dcterms:W3CDTF">2021-10-14T13:12:00Z</dcterms:created>
  <dcterms:modified xsi:type="dcterms:W3CDTF">2021-10-24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dZ6Lfgc"/&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